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B25C6" w:rsidRPr="00C8454F" w14:paraId="23F3F418" w14:textId="77777777" w:rsidTr="000957C2">
        <w:tc>
          <w:tcPr>
            <w:tcW w:w="4531" w:type="dxa"/>
          </w:tcPr>
          <w:p w14:paraId="57131FFD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13BF10CB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C8454F" w14:paraId="4B30CCE5" w14:textId="77777777" w:rsidTr="000957C2">
        <w:tc>
          <w:tcPr>
            <w:tcW w:w="4531" w:type="dxa"/>
          </w:tcPr>
          <w:p w14:paraId="60E806F9" w14:textId="71C7D872" w:rsidR="00CB25C6" w:rsidRPr="00C8454F" w:rsidRDefault="00662078">
            <w:pPr>
              <w:rPr>
                <w:szCs w:val="56"/>
                <w:lang w:val="en-GB"/>
              </w:rPr>
            </w:pPr>
            <w:r>
              <w:rPr>
                <w:szCs w:val="56"/>
                <w:lang w:val="en-GB"/>
              </w:rPr>
              <w:t>Mobile Information Systems</w:t>
            </w:r>
          </w:p>
        </w:tc>
        <w:tc>
          <w:tcPr>
            <w:tcW w:w="4531" w:type="dxa"/>
          </w:tcPr>
          <w:p w14:paraId="40605885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C8454F" w14:paraId="55E57EDA" w14:textId="77777777" w:rsidTr="000957C2">
        <w:tc>
          <w:tcPr>
            <w:tcW w:w="4531" w:type="dxa"/>
          </w:tcPr>
          <w:p w14:paraId="2A313A38" w14:textId="21D473D7" w:rsidR="00BC5EFF" w:rsidRPr="00C8454F" w:rsidRDefault="00BC5EFF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630BBDD6" w14:textId="77777777" w:rsidR="00CB25C6" w:rsidRPr="00C8454F" w:rsidRDefault="00CB25C6">
            <w:pPr>
              <w:rPr>
                <w:lang w:val="en-GB"/>
              </w:rPr>
            </w:pPr>
          </w:p>
          <w:p w14:paraId="710D23AB" w14:textId="77777777" w:rsidR="00BC5EFF" w:rsidRPr="00C8454F" w:rsidRDefault="00BC5EFF">
            <w:pPr>
              <w:rPr>
                <w:lang w:val="en-GB"/>
              </w:rPr>
            </w:pPr>
          </w:p>
          <w:p w14:paraId="4705FD1A" w14:textId="77777777" w:rsidR="00BC5EFF" w:rsidRPr="00C8454F" w:rsidRDefault="00BC5EFF">
            <w:pPr>
              <w:rPr>
                <w:lang w:val="en-GB"/>
              </w:rPr>
            </w:pPr>
          </w:p>
          <w:p w14:paraId="3D9345B1" w14:textId="201E5740" w:rsidR="00BC5EFF" w:rsidRPr="00C8454F" w:rsidRDefault="00BC5EFF">
            <w:pPr>
              <w:rPr>
                <w:lang w:val="en-GB"/>
              </w:rPr>
            </w:pPr>
          </w:p>
        </w:tc>
      </w:tr>
      <w:tr w:rsidR="00CB25C6" w:rsidRPr="00262D07" w14:paraId="1045E66A" w14:textId="77777777" w:rsidTr="000957C2">
        <w:tc>
          <w:tcPr>
            <w:tcW w:w="4531" w:type="dxa"/>
          </w:tcPr>
          <w:p w14:paraId="60404C15" w14:textId="79816698" w:rsidR="00CB25C6" w:rsidRPr="00C8454F" w:rsidRDefault="00662078">
            <w:pPr>
              <w:rPr>
                <w:sz w:val="80"/>
                <w:szCs w:val="80"/>
                <w:lang w:val="en-GB"/>
              </w:rPr>
            </w:pPr>
            <w:r w:rsidRPr="00662078">
              <w:rPr>
                <w:sz w:val="80"/>
                <w:szCs w:val="80"/>
                <w:lang w:val="en-GB"/>
              </w:rPr>
              <w:t>Truth Estimation from Mobile Interaction</w:t>
            </w:r>
          </w:p>
        </w:tc>
        <w:tc>
          <w:tcPr>
            <w:tcW w:w="4531" w:type="dxa"/>
          </w:tcPr>
          <w:p w14:paraId="1DB3A822" w14:textId="77777777" w:rsidR="00CB25C6" w:rsidRPr="00C8454F" w:rsidRDefault="00CB25C6">
            <w:pPr>
              <w:rPr>
                <w:lang w:val="en-GB"/>
              </w:rPr>
            </w:pPr>
          </w:p>
        </w:tc>
      </w:tr>
      <w:tr w:rsidR="00CB25C6" w:rsidRPr="00262D07" w14:paraId="6EB1B106" w14:textId="77777777" w:rsidTr="000957C2">
        <w:tc>
          <w:tcPr>
            <w:tcW w:w="4531" w:type="dxa"/>
          </w:tcPr>
          <w:p w14:paraId="64A51D9D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03BF012A" w14:textId="77777777" w:rsidR="00F44725" w:rsidRPr="00C8454F" w:rsidRDefault="00F44725">
            <w:pPr>
              <w:rPr>
                <w:lang w:val="en-GB"/>
              </w:rPr>
            </w:pPr>
          </w:p>
          <w:p w14:paraId="763E8F8D" w14:textId="77777777" w:rsidR="00F44725" w:rsidRPr="00C8454F" w:rsidRDefault="00F44725">
            <w:pPr>
              <w:rPr>
                <w:lang w:val="en-GB"/>
              </w:rPr>
            </w:pPr>
          </w:p>
          <w:p w14:paraId="589951BD" w14:textId="77777777" w:rsidR="00F44725" w:rsidRPr="00C8454F" w:rsidRDefault="00F44725">
            <w:pPr>
              <w:rPr>
                <w:lang w:val="en-GB"/>
              </w:rPr>
            </w:pPr>
          </w:p>
          <w:p w14:paraId="2D6DF736" w14:textId="6863D2C2" w:rsidR="00F44725" w:rsidRPr="00C8454F" w:rsidRDefault="00F44725">
            <w:pPr>
              <w:rPr>
                <w:lang w:val="en-GB"/>
              </w:rPr>
            </w:pPr>
          </w:p>
        </w:tc>
      </w:tr>
      <w:tr w:rsidR="00CB25C6" w:rsidRPr="00662078" w14:paraId="3801FE20" w14:textId="77777777" w:rsidTr="000957C2">
        <w:tc>
          <w:tcPr>
            <w:tcW w:w="4531" w:type="dxa"/>
          </w:tcPr>
          <w:p w14:paraId="31E12E4A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3225BFFD" w14:textId="6D431284" w:rsidR="003944B8" w:rsidRPr="00C8454F" w:rsidRDefault="00CB25C6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Written by </w:t>
            </w:r>
          </w:p>
          <w:p w14:paraId="7BAD7F66" w14:textId="77777777" w:rsidR="00491D97" w:rsidRPr="00C8454F" w:rsidRDefault="00491D97" w:rsidP="00491D97">
            <w:pPr>
              <w:rPr>
                <w:lang w:val="en-GB"/>
              </w:rPr>
            </w:pPr>
            <w:bookmarkStart w:id="0" w:name="_GoBack"/>
            <w:r w:rsidRPr="00C8454F">
              <w:rPr>
                <w:lang w:val="en-GB"/>
              </w:rPr>
              <w:t xml:space="preserve">Jyotsna </w:t>
            </w:r>
            <w:proofErr w:type="spellStart"/>
            <w:r w:rsidRPr="00C8454F">
              <w:rPr>
                <w:lang w:val="en-GB"/>
              </w:rPr>
              <w:t>Gorle</w:t>
            </w:r>
            <w:proofErr w:type="spellEnd"/>
            <w:r w:rsidRPr="00C8454F">
              <w:rPr>
                <w:lang w:val="en-GB"/>
              </w:rPr>
              <w:t xml:space="preserve"> | </w:t>
            </w:r>
            <w:proofErr w:type="spellStart"/>
            <w:r w:rsidRPr="00C8454F">
              <w:rPr>
                <w:lang w:val="en-GB"/>
              </w:rPr>
              <w:t>Matr.Nr</w:t>
            </w:r>
            <w:proofErr w:type="spellEnd"/>
            <w:r w:rsidRPr="00C8454F">
              <w:rPr>
                <w:lang w:val="en-GB"/>
              </w:rPr>
              <w:t>.: 120290</w:t>
            </w:r>
          </w:p>
          <w:p w14:paraId="26B99125" w14:textId="0FC0E653" w:rsidR="00CB25C6" w:rsidRPr="00662078" w:rsidRDefault="00491D97" w:rsidP="00491D97">
            <w:r w:rsidRPr="00662078">
              <w:t xml:space="preserve">Christopher Heiden | </w:t>
            </w:r>
            <w:proofErr w:type="spellStart"/>
            <w:r w:rsidRPr="00662078">
              <w:t>Matr.Nr</w:t>
            </w:r>
            <w:proofErr w:type="spellEnd"/>
            <w:r w:rsidRPr="00662078">
              <w:t>.: 120249</w:t>
            </w:r>
            <w:bookmarkEnd w:id="0"/>
          </w:p>
        </w:tc>
      </w:tr>
      <w:tr w:rsidR="00CB25C6" w:rsidRPr="00662078" w14:paraId="06A79077" w14:textId="77777777" w:rsidTr="000957C2">
        <w:tc>
          <w:tcPr>
            <w:tcW w:w="4531" w:type="dxa"/>
          </w:tcPr>
          <w:p w14:paraId="3F7EE89E" w14:textId="77777777" w:rsidR="00CB25C6" w:rsidRPr="00662078" w:rsidRDefault="00CB25C6"/>
        </w:tc>
        <w:tc>
          <w:tcPr>
            <w:tcW w:w="4531" w:type="dxa"/>
          </w:tcPr>
          <w:p w14:paraId="4444B585" w14:textId="77777777" w:rsidR="00CB25C6" w:rsidRPr="00662078" w:rsidRDefault="00CB25C6"/>
          <w:p w14:paraId="32DF8DF6" w14:textId="77777777" w:rsidR="00C820AD" w:rsidRPr="00662078" w:rsidRDefault="00C820AD"/>
          <w:p w14:paraId="0CC4B4BD" w14:textId="77777777" w:rsidR="00C820AD" w:rsidRPr="00662078" w:rsidRDefault="00C820AD"/>
          <w:p w14:paraId="02AECAD2" w14:textId="4555EF28" w:rsidR="00C820AD" w:rsidRPr="00662078" w:rsidRDefault="00C820AD"/>
        </w:tc>
      </w:tr>
      <w:tr w:rsidR="00CB25C6" w:rsidRPr="00262D07" w14:paraId="4A76381D" w14:textId="77777777" w:rsidTr="000957C2">
        <w:tc>
          <w:tcPr>
            <w:tcW w:w="4531" w:type="dxa"/>
          </w:tcPr>
          <w:p w14:paraId="11DBB94C" w14:textId="77777777" w:rsidR="00CB25C6" w:rsidRPr="00662078" w:rsidRDefault="00CB25C6"/>
        </w:tc>
        <w:tc>
          <w:tcPr>
            <w:tcW w:w="4531" w:type="dxa"/>
          </w:tcPr>
          <w:p w14:paraId="35604CFC" w14:textId="4C9073BF" w:rsidR="00F44725" w:rsidRPr="00C8454F" w:rsidRDefault="00CB25C6">
            <w:pPr>
              <w:rPr>
                <w:lang w:val="en-GB"/>
              </w:rPr>
            </w:pPr>
            <w:r w:rsidRPr="00C8454F">
              <w:rPr>
                <w:lang w:val="en-GB"/>
              </w:rPr>
              <w:t>Submitted to</w:t>
            </w:r>
            <w:r w:rsidR="00DB57AD" w:rsidRPr="00DB57AD">
              <w:rPr>
                <w:lang w:val="en-GB"/>
              </w:rPr>
              <w:t xml:space="preserve"> Prof. </w:t>
            </w:r>
            <w:r w:rsidR="00262D07">
              <w:rPr>
                <w:lang w:val="en-GB"/>
              </w:rPr>
              <w:t xml:space="preserve">Prof. </w:t>
            </w:r>
            <w:proofErr w:type="spellStart"/>
            <w:r w:rsidR="00262D07">
              <w:rPr>
                <w:lang w:val="en-GB"/>
              </w:rPr>
              <w:t>Echtler</w:t>
            </w:r>
            <w:proofErr w:type="spellEnd"/>
          </w:p>
        </w:tc>
      </w:tr>
      <w:tr w:rsidR="00CB25C6" w:rsidRPr="00262D07" w14:paraId="5FD95F16" w14:textId="77777777" w:rsidTr="000957C2">
        <w:tc>
          <w:tcPr>
            <w:tcW w:w="4531" w:type="dxa"/>
          </w:tcPr>
          <w:p w14:paraId="34537ED6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6F7A0CBB" w14:textId="77777777" w:rsidR="00F44725" w:rsidRPr="00C8454F" w:rsidRDefault="00F44725">
            <w:pPr>
              <w:rPr>
                <w:lang w:val="en-GB"/>
              </w:rPr>
            </w:pPr>
          </w:p>
          <w:p w14:paraId="25EB861F" w14:textId="77777777" w:rsidR="00F44725" w:rsidRPr="00C8454F" w:rsidRDefault="00F44725">
            <w:pPr>
              <w:rPr>
                <w:lang w:val="en-GB"/>
              </w:rPr>
            </w:pPr>
          </w:p>
          <w:p w14:paraId="27ECD4FA" w14:textId="77777777" w:rsidR="00F44725" w:rsidRPr="00C8454F" w:rsidRDefault="00F44725">
            <w:pPr>
              <w:rPr>
                <w:lang w:val="en-GB"/>
              </w:rPr>
            </w:pPr>
          </w:p>
          <w:p w14:paraId="0235AA78" w14:textId="578517BF" w:rsidR="00F44725" w:rsidRPr="00C8454F" w:rsidRDefault="00F44725">
            <w:pPr>
              <w:rPr>
                <w:lang w:val="en-GB"/>
              </w:rPr>
            </w:pPr>
          </w:p>
        </w:tc>
      </w:tr>
      <w:tr w:rsidR="00CB25C6" w:rsidRPr="00C8454F" w14:paraId="60ED8403" w14:textId="77777777" w:rsidTr="000957C2">
        <w:tc>
          <w:tcPr>
            <w:tcW w:w="4531" w:type="dxa"/>
          </w:tcPr>
          <w:p w14:paraId="655DE538" w14:textId="77777777" w:rsidR="00CB25C6" w:rsidRPr="00C8454F" w:rsidRDefault="00CB25C6">
            <w:pPr>
              <w:rPr>
                <w:lang w:val="en-GB"/>
              </w:rPr>
            </w:pPr>
          </w:p>
        </w:tc>
        <w:tc>
          <w:tcPr>
            <w:tcW w:w="4531" w:type="dxa"/>
          </w:tcPr>
          <w:p w14:paraId="5E2F8AD2" w14:textId="1AC78D52" w:rsidR="00CB25C6" w:rsidRPr="00C8454F" w:rsidRDefault="000278CC">
            <w:pPr>
              <w:rPr>
                <w:lang w:val="en-GB"/>
              </w:rPr>
            </w:pPr>
            <w:r w:rsidRPr="00C8454F">
              <w:rPr>
                <w:lang w:val="en-GB"/>
              </w:rPr>
              <w:t xml:space="preserve">Submission </w:t>
            </w:r>
            <w:commentRangeStart w:id="1"/>
            <w:r w:rsidRPr="00C8454F">
              <w:rPr>
                <w:lang w:val="en-GB"/>
              </w:rPr>
              <w:t>d</w:t>
            </w:r>
            <w:r w:rsidR="00CB25C6" w:rsidRPr="00C8454F">
              <w:rPr>
                <w:lang w:val="en-GB"/>
              </w:rPr>
              <w:t>ate</w:t>
            </w:r>
            <w:commentRangeEnd w:id="1"/>
            <w:r w:rsidR="00662078">
              <w:rPr>
                <w:rStyle w:val="Kommentarzeichen"/>
              </w:rPr>
              <w:commentReference w:id="1"/>
            </w:r>
            <w:r w:rsidR="00CB25C6" w:rsidRPr="00C8454F">
              <w:rPr>
                <w:lang w:val="en-GB"/>
              </w:rPr>
              <w:t xml:space="preserve">: </w:t>
            </w:r>
          </w:p>
        </w:tc>
      </w:tr>
    </w:tbl>
    <w:p w14:paraId="2577BA02" w14:textId="12886B13" w:rsidR="00F44725" w:rsidRPr="00C8454F" w:rsidRDefault="005D6390" w:rsidP="00980FCD">
      <w:pPr>
        <w:rPr>
          <w:lang w:val="en-GB"/>
        </w:rPr>
      </w:pPr>
      <w:r w:rsidRPr="00C8454F">
        <w:rPr>
          <w:lang w:val="en-GB"/>
        </w:rPr>
        <w:br w:type="page"/>
      </w:r>
    </w:p>
    <w:sdt>
      <w:sdtPr>
        <w:rPr>
          <w:rFonts w:ascii="Frutiger LT Pro 57 Condensed" w:eastAsiaTheme="minorHAnsi" w:hAnsi="Frutiger LT Pro 57 Condensed" w:cstheme="minorBidi"/>
          <w:color w:val="auto"/>
          <w:sz w:val="40"/>
          <w:szCs w:val="40"/>
          <w:lang w:val="de-DE" w:eastAsia="en-US"/>
        </w:rPr>
        <w:id w:val="1728267360"/>
        <w:docPartObj>
          <w:docPartGallery w:val="Table of Contents"/>
          <w:docPartUnique/>
        </w:docPartObj>
      </w:sdtPr>
      <w:sdtEndPr>
        <w:rPr>
          <w:b/>
          <w:bCs/>
          <w:sz w:val="24"/>
          <w:szCs w:val="22"/>
        </w:rPr>
      </w:sdtEndPr>
      <w:sdtContent>
        <w:p w14:paraId="512A445E" w14:textId="2D21646C" w:rsidR="00111CAF" w:rsidRPr="00C8454F" w:rsidRDefault="00E2116F">
          <w:pPr>
            <w:pStyle w:val="Inhaltsverzeichnisberschrift"/>
            <w:rPr>
              <w:rFonts w:ascii="Frutiger LT Pro 57 Condensed" w:hAnsi="Frutiger LT Pro 57 Condensed"/>
              <w:color w:val="000000" w:themeColor="text1"/>
              <w:sz w:val="40"/>
              <w:szCs w:val="40"/>
            </w:rPr>
          </w:pPr>
          <w:r w:rsidRPr="00C8454F">
            <w:rPr>
              <w:rFonts w:ascii="Frutiger LT Pro 57 Condensed" w:hAnsi="Frutiger LT Pro 57 Condensed"/>
              <w:color w:val="000000" w:themeColor="text1"/>
              <w:sz w:val="40"/>
              <w:szCs w:val="40"/>
            </w:rPr>
            <w:t>Contents</w:t>
          </w:r>
        </w:p>
        <w:p w14:paraId="4C081B0A" w14:textId="77777777" w:rsidR="00111CAF" w:rsidRPr="00C8454F" w:rsidRDefault="00111CAF" w:rsidP="00111CAF">
          <w:pPr>
            <w:rPr>
              <w:color w:val="000000" w:themeColor="text1"/>
              <w:lang w:val="en-GB" w:eastAsia="de-DE"/>
            </w:rPr>
          </w:pPr>
        </w:p>
        <w:p w14:paraId="4C7BE803" w14:textId="0F064418" w:rsidR="003D32F6" w:rsidRDefault="00111CAF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r w:rsidRPr="00C8454F">
            <w:rPr>
              <w:lang w:val="en-GB"/>
            </w:rPr>
            <w:fldChar w:fldCharType="begin"/>
          </w:r>
          <w:r w:rsidRPr="00C8454F">
            <w:rPr>
              <w:lang w:val="en-GB"/>
            </w:rPr>
            <w:instrText xml:space="preserve"> TOC \o "1-3" \h \z \u </w:instrText>
          </w:r>
          <w:r w:rsidRPr="00C8454F">
            <w:rPr>
              <w:lang w:val="en-GB"/>
            </w:rPr>
            <w:fldChar w:fldCharType="separate"/>
          </w:r>
          <w:hyperlink w:anchor="_Toc10188071" w:history="1">
            <w:r w:rsidR="003D32F6" w:rsidRPr="008973F0">
              <w:rPr>
                <w:rStyle w:val="Hyperlink"/>
              </w:rPr>
              <w:t>1</w:t>
            </w:r>
            <w:r w:rsidR="003D32F6"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="003D32F6" w:rsidRPr="008973F0">
              <w:rPr>
                <w:rStyle w:val="Hyperlink"/>
              </w:rPr>
              <w:t>Theoretical Part</w:t>
            </w:r>
            <w:r w:rsidR="003D32F6">
              <w:rPr>
                <w:webHidden/>
              </w:rPr>
              <w:tab/>
            </w:r>
            <w:r w:rsidR="003D32F6">
              <w:rPr>
                <w:webHidden/>
              </w:rPr>
              <w:fldChar w:fldCharType="begin"/>
            </w:r>
            <w:r w:rsidR="003D32F6">
              <w:rPr>
                <w:webHidden/>
              </w:rPr>
              <w:instrText xml:space="preserve"> PAGEREF _Toc10188071 \h </w:instrText>
            </w:r>
            <w:r w:rsidR="003D32F6">
              <w:rPr>
                <w:webHidden/>
              </w:rPr>
            </w:r>
            <w:r w:rsidR="003D32F6">
              <w:rPr>
                <w:webHidden/>
              </w:rPr>
              <w:fldChar w:fldCharType="separate"/>
            </w:r>
            <w:r w:rsidR="003D32F6">
              <w:rPr>
                <w:webHidden/>
              </w:rPr>
              <w:t>1</w:t>
            </w:r>
            <w:r w:rsidR="003D32F6">
              <w:rPr>
                <w:webHidden/>
              </w:rPr>
              <w:fldChar w:fldCharType="end"/>
            </w:r>
          </w:hyperlink>
        </w:p>
        <w:p w14:paraId="4880A1AB" w14:textId="210385F7" w:rsidR="003D32F6" w:rsidRDefault="007819E9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2" w:history="1">
            <w:r w:rsidR="003D32F6" w:rsidRPr="008973F0">
              <w:rPr>
                <w:rStyle w:val="Hyperlink"/>
                <w:noProof/>
                <w:lang w:val="en-US"/>
              </w:rPr>
              <w:t>1.1</w:t>
            </w:r>
            <w:r w:rsidR="003D32F6"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="003D32F6" w:rsidRPr="008973F0">
              <w:rPr>
                <w:rStyle w:val="Hyperlink"/>
                <w:noProof/>
                <w:lang w:val="en-US"/>
              </w:rPr>
              <w:t>A Summary of the paper ”Veritaps: Truth Estimation from Mobile Interaction”</w:t>
            </w:r>
            <w:r w:rsidR="003D32F6">
              <w:rPr>
                <w:noProof/>
                <w:webHidden/>
              </w:rPr>
              <w:tab/>
            </w:r>
            <w:r w:rsidR="003D32F6">
              <w:rPr>
                <w:noProof/>
                <w:webHidden/>
              </w:rPr>
              <w:fldChar w:fldCharType="begin"/>
            </w:r>
            <w:r w:rsidR="003D32F6">
              <w:rPr>
                <w:noProof/>
                <w:webHidden/>
              </w:rPr>
              <w:instrText xml:space="preserve"> PAGEREF _Toc10188072 \h </w:instrText>
            </w:r>
            <w:r w:rsidR="003D32F6">
              <w:rPr>
                <w:noProof/>
                <w:webHidden/>
              </w:rPr>
            </w:r>
            <w:r w:rsidR="003D32F6">
              <w:rPr>
                <w:noProof/>
                <w:webHidden/>
              </w:rPr>
              <w:fldChar w:fldCharType="separate"/>
            </w:r>
            <w:r w:rsidR="003D32F6">
              <w:rPr>
                <w:noProof/>
                <w:webHidden/>
              </w:rPr>
              <w:t>1</w:t>
            </w:r>
            <w:r w:rsidR="003D32F6">
              <w:rPr>
                <w:noProof/>
                <w:webHidden/>
              </w:rPr>
              <w:fldChar w:fldCharType="end"/>
            </w:r>
          </w:hyperlink>
        </w:p>
        <w:p w14:paraId="09C6EA27" w14:textId="0A493190" w:rsidR="003D32F6" w:rsidRDefault="007819E9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3" w:history="1">
            <w:r w:rsidR="003D32F6" w:rsidRPr="008973F0">
              <w:rPr>
                <w:rStyle w:val="Hyperlink"/>
                <w:noProof/>
              </w:rPr>
              <w:t>1.2</w:t>
            </w:r>
            <w:r w:rsidR="003D32F6"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="003D32F6" w:rsidRPr="008973F0">
              <w:rPr>
                <w:rStyle w:val="Hyperlink"/>
                <w:noProof/>
              </w:rPr>
              <w:t>Comparison and discussion</w:t>
            </w:r>
            <w:r w:rsidR="003D32F6">
              <w:rPr>
                <w:noProof/>
                <w:webHidden/>
              </w:rPr>
              <w:tab/>
            </w:r>
            <w:r w:rsidR="003D32F6">
              <w:rPr>
                <w:noProof/>
                <w:webHidden/>
              </w:rPr>
              <w:fldChar w:fldCharType="begin"/>
            </w:r>
            <w:r w:rsidR="003D32F6">
              <w:rPr>
                <w:noProof/>
                <w:webHidden/>
              </w:rPr>
              <w:instrText xml:space="preserve"> PAGEREF _Toc10188073 \h </w:instrText>
            </w:r>
            <w:r w:rsidR="003D32F6">
              <w:rPr>
                <w:noProof/>
                <w:webHidden/>
              </w:rPr>
            </w:r>
            <w:r w:rsidR="003D32F6">
              <w:rPr>
                <w:noProof/>
                <w:webHidden/>
              </w:rPr>
              <w:fldChar w:fldCharType="separate"/>
            </w:r>
            <w:r w:rsidR="003D32F6">
              <w:rPr>
                <w:noProof/>
                <w:webHidden/>
              </w:rPr>
              <w:t>1</w:t>
            </w:r>
            <w:r w:rsidR="003D32F6">
              <w:rPr>
                <w:noProof/>
                <w:webHidden/>
              </w:rPr>
              <w:fldChar w:fldCharType="end"/>
            </w:r>
          </w:hyperlink>
        </w:p>
        <w:p w14:paraId="2F118328" w14:textId="01E407C1" w:rsidR="003D32F6" w:rsidRDefault="007819E9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4" w:history="1">
            <w:r w:rsidR="003D32F6" w:rsidRPr="008973F0">
              <w:rPr>
                <w:rStyle w:val="Hyperlink"/>
              </w:rPr>
              <w:t>2</w:t>
            </w:r>
            <w:r w:rsidR="003D32F6"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="003D32F6" w:rsidRPr="008973F0">
              <w:rPr>
                <w:rStyle w:val="Hyperlink"/>
              </w:rPr>
              <w:t>Practical Part</w:t>
            </w:r>
            <w:r w:rsidR="003D32F6">
              <w:rPr>
                <w:webHidden/>
              </w:rPr>
              <w:tab/>
            </w:r>
            <w:r w:rsidR="003D32F6">
              <w:rPr>
                <w:webHidden/>
              </w:rPr>
              <w:fldChar w:fldCharType="begin"/>
            </w:r>
            <w:r w:rsidR="003D32F6">
              <w:rPr>
                <w:webHidden/>
              </w:rPr>
              <w:instrText xml:space="preserve"> PAGEREF _Toc10188074 \h </w:instrText>
            </w:r>
            <w:r w:rsidR="003D32F6">
              <w:rPr>
                <w:webHidden/>
              </w:rPr>
            </w:r>
            <w:r w:rsidR="003D32F6">
              <w:rPr>
                <w:webHidden/>
              </w:rPr>
              <w:fldChar w:fldCharType="separate"/>
            </w:r>
            <w:r w:rsidR="003D32F6">
              <w:rPr>
                <w:webHidden/>
              </w:rPr>
              <w:t>1</w:t>
            </w:r>
            <w:r w:rsidR="003D32F6">
              <w:rPr>
                <w:webHidden/>
              </w:rPr>
              <w:fldChar w:fldCharType="end"/>
            </w:r>
          </w:hyperlink>
        </w:p>
        <w:p w14:paraId="4DE156B8" w14:textId="1F265445" w:rsidR="003D32F6" w:rsidRDefault="007819E9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5" w:history="1">
            <w:r w:rsidR="003D32F6" w:rsidRPr="008973F0">
              <w:rPr>
                <w:rStyle w:val="Hyperlink"/>
                <w:noProof/>
                <w:lang w:val="en-GB"/>
              </w:rPr>
              <w:t>2.1</w:t>
            </w:r>
            <w:r w:rsidR="003D32F6"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="003D32F6" w:rsidRPr="008973F0">
              <w:rPr>
                <w:rStyle w:val="Hyperlink"/>
                <w:noProof/>
                <w:lang w:val="en-GB"/>
              </w:rPr>
              <w:t>Code Structure</w:t>
            </w:r>
            <w:r w:rsidR="003D32F6">
              <w:rPr>
                <w:noProof/>
                <w:webHidden/>
              </w:rPr>
              <w:tab/>
            </w:r>
            <w:r w:rsidR="003D32F6">
              <w:rPr>
                <w:noProof/>
                <w:webHidden/>
              </w:rPr>
              <w:fldChar w:fldCharType="begin"/>
            </w:r>
            <w:r w:rsidR="003D32F6">
              <w:rPr>
                <w:noProof/>
                <w:webHidden/>
              </w:rPr>
              <w:instrText xml:space="preserve"> PAGEREF _Toc10188075 \h </w:instrText>
            </w:r>
            <w:r w:rsidR="003D32F6">
              <w:rPr>
                <w:noProof/>
                <w:webHidden/>
              </w:rPr>
            </w:r>
            <w:r w:rsidR="003D32F6">
              <w:rPr>
                <w:noProof/>
                <w:webHidden/>
              </w:rPr>
              <w:fldChar w:fldCharType="separate"/>
            </w:r>
            <w:r w:rsidR="003D32F6">
              <w:rPr>
                <w:noProof/>
                <w:webHidden/>
              </w:rPr>
              <w:t>1</w:t>
            </w:r>
            <w:r w:rsidR="003D32F6">
              <w:rPr>
                <w:noProof/>
                <w:webHidden/>
              </w:rPr>
              <w:fldChar w:fldCharType="end"/>
            </w:r>
          </w:hyperlink>
        </w:p>
        <w:p w14:paraId="58C8ABBB" w14:textId="4711B01C" w:rsidR="003D32F6" w:rsidRDefault="007819E9">
          <w:pPr>
            <w:pStyle w:val="Verzeichnis2"/>
            <w:tabs>
              <w:tab w:val="left" w:pos="880"/>
              <w:tab w:val="right" w:leader="dot" w:pos="9062"/>
            </w:tabs>
            <w:rPr>
              <w:rFonts w:asciiTheme="minorHAnsi" w:eastAsiaTheme="minorEastAsia" w:hAnsiTheme="minorHAnsi"/>
              <w:noProof/>
              <w:sz w:val="22"/>
              <w:lang w:eastAsia="de-DE"/>
            </w:rPr>
          </w:pPr>
          <w:hyperlink w:anchor="_Toc10188076" w:history="1">
            <w:r w:rsidR="003D32F6" w:rsidRPr="008973F0">
              <w:rPr>
                <w:rStyle w:val="Hyperlink"/>
                <w:noProof/>
                <w:lang w:val="en-GB"/>
              </w:rPr>
              <w:t>2.2</w:t>
            </w:r>
            <w:r w:rsidR="003D32F6">
              <w:rPr>
                <w:rFonts w:asciiTheme="minorHAnsi" w:eastAsiaTheme="minorEastAsia" w:hAnsiTheme="minorHAnsi"/>
                <w:noProof/>
                <w:sz w:val="22"/>
                <w:lang w:eastAsia="de-DE"/>
              </w:rPr>
              <w:tab/>
            </w:r>
            <w:r w:rsidR="003D32F6" w:rsidRPr="008973F0">
              <w:rPr>
                <w:rStyle w:val="Hyperlink"/>
                <w:noProof/>
                <w:lang w:val="en-GB"/>
              </w:rPr>
              <w:t>Differences between paper code</w:t>
            </w:r>
            <w:r w:rsidR="003D32F6">
              <w:rPr>
                <w:noProof/>
                <w:webHidden/>
              </w:rPr>
              <w:tab/>
            </w:r>
            <w:r w:rsidR="003D32F6">
              <w:rPr>
                <w:noProof/>
                <w:webHidden/>
              </w:rPr>
              <w:fldChar w:fldCharType="begin"/>
            </w:r>
            <w:r w:rsidR="003D32F6">
              <w:rPr>
                <w:noProof/>
                <w:webHidden/>
              </w:rPr>
              <w:instrText xml:space="preserve"> PAGEREF _Toc10188076 \h </w:instrText>
            </w:r>
            <w:r w:rsidR="003D32F6">
              <w:rPr>
                <w:noProof/>
                <w:webHidden/>
              </w:rPr>
            </w:r>
            <w:r w:rsidR="003D32F6">
              <w:rPr>
                <w:noProof/>
                <w:webHidden/>
              </w:rPr>
              <w:fldChar w:fldCharType="separate"/>
            </w:r>
            <w:r w:rsidR="003D32F6">
              <w:rPr>
                <w:noProof/>
                <w:webHidden/>
              </w:rPr>
              <w:t>1</w:t>
            </w:r>
            <w:r w:rsidR="003D32F6">
              <w:rPr>
                <w:noProof/>
                <w:webHidden/>
              </w:rPr>
              <w:fldChar w:fldCharType="end"/>
            </w:r>
          </w:hyperlink>
        </w:p>
        <w:p w14:paraId="25710B70" w14:textId="6C1ADD2F" w:rsidR="003D32F6" w:rsidRDefault="007819E9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7" w:history="1">
            <w:r w:rsidR="003D32F6" w:rsidRPr="008973F0">
              <w:rPr>
                <w:rStyle w:val="Hyperlink"/>
              </w:rPr>
              <w:t>3</w:t>
            </w:r>
            <w:r w:rsidR="003D32F6"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="003D32F6" w:rsidRPr="008973F0">
              <w:rPr>
                <w:rStyle w:val="Hyperlink"/>
              </w:rPr>
              <w:t>Literature</w:t>
            </w:r>
            <w:r w:rsidR="003D32F6">
              <w:rPr>
                <w:webHidden/>
              </w:rPr>
              <w:tab/>
            </w:r>
            <w:r w:rsidR="003D32F6">
              <w:rPr>
                <w:webHidden/>
              </w:rPr>
              <w:fldChar w:fldCharType="begin"/>
            </w:r>
            <w:r w:rsidR="003D32F6">
              <w:rPr>
                <w:webHidden/>
              </w:rPr>
              <w:instrText xml:space="preserve"> PAGEREF _Toc10188077 \h </w:instrText>
            </w:r>
            <w:r w:rsidR="003D32F6">
              <w:rPr>
                <w:webHidden/>
              </w:rPr>
            </w:r>
            <w:r w:rsidR="003D32F6">
              <w:rPr>
                <w:webHidden/>
              </w:rPr>
              <w:fldChar w:fldCharType="separate"/>
            </w:r>
            <w:r w:rsidR="003D32F6">
              <w:rPr>
                <w:webHidden/>
              </w:rPr>
              <w:t>2</w:t>
            </w:r>
            <w:r w:rsidR="003D32F6">
              <w:rPr>
                <w:webHidden/>
              </w:rPr>
              <w:fldChar w:fldCharType="end"/>
            </w:r>
          </w:hyperlink>
        </w:p>
        <w:p w14:paraId="7CD08DBE" w14:textId="199234C9" w:rsidR="003D32F6" w:rsidRDefault="007819E9">
          <w:pPr>
            <w:pStyle w:val="Verzeichnis1"/>
            <w:rPr>
              <w:rFonts w:asciiTheme="minorHAnsi" w:eastAsiaTheme="minorEastAsia" w:hAnsiTheme="minorHAnsi"/>
              <w:b w:val="0"/>
              <w:color w:val="auto"/>
              <w:sz w:val="22"/>
              <w:szCs w:val="22"/>
              <w:lang w:val="de-DE" w:eastAsia="de-DE"/>
            </w:rPr>
          </w:pPr>
          <w:hyperlink w:anchor="_Toc10188078" w:history="1">
            <w:r w:rsidR="003D32F6" w:rsidRPr="008973F0">
              <w:rPr>
                <w:rStyle w:val="Hyperlink"/>
              </w:rPr>
              <w:t>4</w:t>
            </w:r>
            <w:r w:rsidR="003D32F6">
              <w:rPr>
                <w:rFonts w:asciiTheme="minorHAnsi" w:eastAsiaTheme="minorEastAsia" w:hAnsiTheme="minorHAnsi"/>
                <w:b w:val="0"/>
                <w:color w:val="auto"/>
                <w:sz w:val="22"/>
                <w:szCs w:val="22"/>
                <w:lang w:val="de-DE" w:eastAsia="de-DE"/>
              </w:rPr>
              <w:tab/>
            </w:r>
            <w:r w:rsidR="003D32F6" w:rsidRPr="008973F0">
              <w:rPr>
                <w:rStyle w:val="Hyperlink"/>
              </w:rPr>
              <w:t>Annex</w:t>
            </w:r>
            <w:r w:rsidR="003D32F6">
              <w:rPr>
                <w:webHidden/>
              </w:rPr>
              <w:tab/>
            </w:r>
            <w:r w:rsidR="003D32F6">
              <w:rPr>
                <w:webHidden/>
              </w:rPr>
              <w:fldChar w:fldCharType="begin"/>
            </w:r>
            <w:r w:rsidR="003D32F6">
              <w:rPr>
                <w:webHidden/>
              </w:rPr>
              <w:instrText xml:space="preserve"> PAGEREF _Toc10188078 \h </w:instrText>
            </w:r>
            <w:r w:rsidR="003D32F6">
              <w:rPr>
                <w:webHidden/>
              </w:rPr>
            </w:r>
            <w:r w:rsidR="003D32F6">
              <w:rPr>
                <w:webHidden/>
              </w:rPr>
              <w:fldChar w:fldCharType="separate"/>
            </w:r>
            <w:r w:rsidR="003D32F6">
              <w:rPr>
                <w:webHidden/>
              </w:rPr>
              <w:t>3</w:t>
            </w:r>
            <w:r w:rsidR="003D32F6">
              <w:rPr>
                <w:webHidden/>
              </w:rPr>
              <w:fldChar w:fldCharType="end"/>
            </w:r>
          </w:hyperlink>
        </w:p>
        <w:p w14:paraId="5D8DA0FD" w14:textId="39E6208F" w:rsidR="00111CAF" w:rsidRPr="00C8454F" w:rsidRDefault="00111CAF">
          <w:pPr>
            <w:rPr>
              <w:lang w:val="en-GB"/>
            </w:rPr>
          </w:pPr>
          <w:r w:rsidRPr="00C8454F">
            <w:rPr>
              <w:b/>
              <w:bCs/>
              <w:color w:val="000000" w:themeColor="text1"/>
              <w:sz w:val="28"/>
              <w:szCs w:val="28"/>
              <w:lang w:val="en-GB"/>
            </w:rPr>
            <w:fldChar w:fldCharType="end"/>
          </w:r>
        </w:p>
      </w:sdtContent>
    </w:sdt>
    <w:p w14:paraId="56B372ED" w14:textId="77777777" w:rsidR="005D6390" w:rsidRPr="00C8454F" w:rsidRDefault="005D6390">
      <w:pPr>
        <w:rPr>
          <w:lang w:val="en-GB"/>
        </w:rPr>
        <w:sectPr w:rsidR="005D6390" w:rsidRPr="00C8454F" w:rsidSect="0037388F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3ACD468B" w14:textId="529E1580" w:rsidR="00662078" w:rsidRDefault="00662078" w:rsidP="00662078">
      <w:pPr>
        <w:pStyle w:val="berschrift1"/>
        <w:spacing w:before="0"/>
      </w:pPr>
      <w:bookmarkStart w:id="2" w:name="_Toc10188071"/>
      <w:bookmarkStart w:id="3" w:name="_Ref4065620"/>
      <w:bookmarkStart w:id="4" w:name="_Ref4065628"/>
      <w:bookmarkStart w:id="5" w:name="_Ref4065638"/>
      <w:bookmarkStart w:id="6" w:name="_Ref4065649"/>
      <w:bookmarkStart w:id="7" w:name="_Ref4065667"/>
      <w:bookmarkStart w:id="8" w:name="_Ref4065674"/>
      <w:bookmarkStart w:id="9" w:name="_Ref4065698"/>
      <w:bookmarkStart w:id="10" w:name="_Ref4065701"/>
      <w:r>
        <w:lastRenderedPageBreak/>
        <w:t>Theoretical Part</w:t>
      </w:r>
      <w:bookmarkEnd w:id="2"/>
    </w:p>
    <w:p w14:paraId="15ABA6CB" w14:textId="77777777" w:rsidR="00247326" w:rsidRPr="00247326" w:rsidRDefault="00247326" w:rsidP="00247326">
      <w:pPr>
        <w:rPr>
          <w:lang w:val="en-GB"/>
        </w:rPr>
      </w:pPr>
    </w:p>
    <w:p w14:paraId="796A2D78" w14:textId="0578A170" w:rsidR="00D65E8F" w:rsidRPr="00D65E8F" w:rsidRDefault="00662078" w:rsidP="00D65E8F">
      <w:pPr>
        <w:pStyle w:val="berschrift2"/>
        <w:rPr>
          <w:lang w:val="en-US"/>
        </w:rPr>
      </w:pPr>
      <w:bookmarkStart w:id="11" w:name="_Toc10188072"/>
      <w:r w:rsidRPr="00EB1D2A">
        <w:rPr>
          <w:lang w:val="en-US"/>
        </w:rPr>
        <w:t xml:space="preserve">A Summary of the </w:t>
      </w:r>
      <w:proofErr w:type="gramStart"/>
      <w:r w:rsidRPr="00EB1D2A">
        <w:rPr>
          <w:lang w:val="en-US"/>
        </w:rPr>
        <w:t>paper ”</w:t>
      </w:r>
      <w:proofErr w:type="spellStart"/>
      <w:r w:rsidRPr="00EB1D2A">
        <w:rPr>
          <w:lang w:val="en-US"/>
        </w:rPr>
        <w:t>Veritaps</w:t>
      </w:r>
      <w:proofErr w:type="spellEnd"/>
      <w:proofErr w:type="gramEnd"/>
      <w:r w:rsidRPr="00EB1D2A">
        <w:rPr>
          <w:lang w:val="en-US"/>
        </w:rPr>
        <w:t>: Truth Estimation from Mobile Interaction”</w:t>
      </w:r>
      <w:bookmarkEnd w:id="11"/>
    </w:p>
    <w:p w14:paraId="1BFA7222" w14:textId="6FE72812" w:rsidR="00491D97" w:rsidRPr="00262D07" w:rsidRDefault="00262D07" w:rsidP="00491D97">
      <w:pPr>
        <w:pStyle w:val="berschrift2"/>
        <w:rPr>
          <w:lang w:val="en-US"/>
        </w:rPr>
      </w:pPr>
      <w:r w:rsidRPr="00262D07">
        <w:rPr>
          <w:lang w:val="en-US"/>
        </w:rPr>
        <w:t>Focused part of</w:t>
      </w:r>
      <w:r>
        <w:rPr>
          <w:lang w:val="en-US"/>
        </w:rPr>
        <w:t xml:space="preserve"> </w:t>
      </w:r>
      <w:r w:rsidRPr="00262D07">
        <w:rPr>
          <w:lang w:val="en-US"/>
        </w:rPr>
        <w:t>the p</w:t>
      </w:r>
      <w:r>
        <w:rPr>
          <w:lang w:val="en-US"/>
        </w:rPr>
        <w:t>aper</w:t>
      </w:r>
    </w:p>
    <w:p w14:paraId="47C8A458" w14:textId="77777777" w:rsidR="00EB1D2A" w:rsidRPr="00262D07" w:rsidRDefault="00EB1D2A" w:rsidP="00EB1D2A">
      <w:pPr>
        <w:rPr>
          <w:lang w:val="en-US"/>
        </w:rPr>
      </w:pPr>
    </w:p>
    <w:p w14:paraId="5BDE0ACF" w14:textId="5AEC4159" w:rsidR="00EB1D2A" w:rsidRDefault="00EB1D2A" w:rsidP="00EB1D2A">
      <w:pPr>
        <w:pStyle w:val="berschrift1"/>
      </w:pPr>
      <w:bookmarkStart w:id="12" w:name="_Toc10188074"/>
      <w:r>
        <w:t>Practical Part</w:t>
      </w:r>
      <w:bookmarkEnd w:id="12"/>
    </w:p>
    <w:p w14:paraId="49D611CF" w14:textId="77777777" w:rsidR="00EB1D2A" w:rsidRDefault="00EB1D2A" w:rsidP="00EB1D2A">
      <w:pPr>
        <w:rPr>
          <w:lang w:val="en-GB"/>
        </w:rPr>
      </w:pPr>
    </w:p>
    <w:p w14:paraId="083E7FC7" w14:textId="5EFD3DDB" w:rsidR="003D32F6" w:rsidRDefault="003D32F6" w:rsidP="00EB1D2A">
      <w:pPr>
        <w:pStyle w:val="berschrift2"/>
        <w:rPr>
          <w:lang w:val="en-GB"/>
        </w:rPr>
      </w:pPr>
      <w:bookmarkStart w:id="13" w:name="_Toc10188075"/>
      <w:r>
        <w:rPr>
          <w:lang w:val="en-GB"/>
        </w:rPr>
        <w:t xml:space="preserve">Important </w:t>
      </w:r>
      <w:r w:rsidR="001E280F">
        <w:rPr>
          <w:lang w:val="en-GB"/>
        </w:rPr>
        <w:t>c</w:t>
      </w:r>
      <w:r>
        <w:rPr>
          <w:lang w:val="en-GB"/>
        </w:rPr>
        <w:t xml:space="preserve">ode </w:t>
      </w:r>
      <w:r w:rsidR="001E280F" w:rsidRPr="001E280F">
        <w:rPr>
          <w:lang w:val="en-GB"/>
        </w:rPr>
        <w:t>snippet</w:t>
      </w:r>
      <w:r w:rsidR="001E280F">
        <w:rPr>
          <w:lang w:val="en-GB"/>
        </w:rPr>
        <w:t>s</w:t>
      </w:r>
    </w:p>
    <w:p w14:paraId="34760D8A" w14:textId="282400C6" w:rsidR="00EB1D2A" w:rsidRPr="00EB1D2A" w:rsidRDefault="00D65E8F" w:rsidP="00EB1D2A">
      <w:pPr>
        <w:pStyle w:val="berschrift2"/>
        <w:rPr>
          <w:lang w:val="en-GB"/>
        </w:rPr>
      </w:pPr>
      <w:r>
        <w:rPr>
          <w:lang w:val="en-GB"/>
        </w:rPr>
        <w:t>Code Structure</w:t>
      </w:r>
      <w:bookmarkEnd w:id="13"/>
    </w:p>
    <w:p w14:paraId="00A529B8" w14:textId="77777777" w:rsidR="00D65E8F" w:rsidRDefault="00D65E8F" w:rsidP="00EB1D2A">
      <w:pPr>
        <w:rPr>
          <w:lang w:val="en-GB"/>
        </w:rPr>
      </w:pPr>
    </w:p>
    <w:p w14:paraId="785DA889" w14:textId="3673A6D2" w:rsidR="00EB1D2A" w:rsidRDefault="00EB1D2A" w:rsidP="00EB1D2A">
      <w:pPr>
        <w:pStyle w:val="berschrift2"/>
        <w:rPr>
          <w:lang w:val="en-GB"/>
        </w:rPr>
      </w:pPr>
      <w:bookmarkStart w:id="14" w:name="_Toc10188076"/>
      <w:r>
        <w:rPr>
          <w:lang w:val="en-GB"/>
        </w:rPr>
        <w:t>Differences between paper code</w:t>
      </w:r>
      <w:bookmarkEnd w:id="14"/>
      <w:r>
        <w:rPr>
          <w:lang w:val="en-GB"/>
        </w:rPr>
        <w:t xml:space="preserve"> </w:t>
      </w:r>
    </w:p>
    <w:p w14:paraId="0FFFC33C" w14:textId="77777777" w:rsidR="002315A6" w:rsidRPr="002315A6" w:rsidRDefault="002315A6" w:rsidP="002315A6">
      <w:pPr>
        <w:rPr>
          <w:lang w:val="en-GB"/>
        </w:rPr>
      </w:pPr>
    </w:p>
    <w:p w14:paraId="4B3B244C" w14:textId="010A67D6" w:rsidR="00491D97" w:rsidRPr="005A4A1C" w:rsidRDefault="00491D97" w:rsidP="00274402">
      <w:pPr>
        <w:rPr>
          <w:szCs w:val="24"/>
          <w:lang w:val="en-GB"/>
        </w:rPr>
      </w:pPr>
      <w:r w:rsidRPr="005A4A1C">
        <w:rPr>
          <w:szCs w:val="24"/>
          <w:lang w:val="en-GB"/>
        </w:rPr>
        <w:br w:type="page"/>
      </w:r>
    </w:p>
    <w:p w14:paraId="7653B631" w14:textId="30E61928" w:rsidR="00F44725" w:rsidRPr="00C8454F" w:rsidRDefault="00111CAF" w:rsidP="0021518C">
      <w:pPr>
        <w:pStyle w:val="berschrift1"/>
        <w:rPr>
          <w:rStyle w:val="berschrift1Zchn"/>
        </w:rPr>
      </w:pPr>
      <w:bookmarkStart w:id="15" w:name="_Toc10188077"/>
      <w:bookmarkEnd w:id="3"/>
      <w:bookmarkEnd w:id="4"/>
      <w:bookmarkEnd w:id="5"/>
      <w:bookmarkEnd w:id="6"/>
      <w:bookmarkEnd w:id="7"/>
      <w:bookmarkEnd w:id="8"/>
      <w:bookmarkEnd w:id="9"/>
      <w:bookmarkEnd w:id="10"/>
      <w:r w:rsidRPr="00C8454F">
        <w:rPr>
          <w:rStyle w:val="berschrift1Zchn"/>
        </w:rPr>
        <w:lastRenderedPageBreak/>
        <w:t>L</w:t>
      </w:r>
      <w:r w:rsidR="001437EE" w:rsidRPr="00C8454F">
        <w:rPr>
          <w:rStyle w:val="berschrift1Zchn"/>
        </w:rPr>
        <w:t>iterature</w:t>
      </w:r>
      <w:bookmarkEnd w:id="15"/>
    </w:p>
    <w:p w14:paraId="14DF3705" w14:textId="6378F521" w:rsidR="00921F88" w:rsidRPr="003D32F6" w:rsidRDefault="00CA7CAB" w:rsidP="003D32F6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  <w:lang w:val="en-US"/>
        </w:rPr>
      </w:pPr>
      <w:r w:rsidRPr="00C8454F">
        <w:rPr>
          <w:lang w:val="en-GB"/>
        </w:rPr>
        <w:fldChar w:fldCharType="begin" w:fldLock="1"/>
      </w:r>
      <w:r w:rsidRPr="00C8454F">
        <w:rPr>
          <w:lang w:val="en-GB"/>
        </w:rPr>
        <w:instrText xml:space="preserve">ADDIN Mendeley Bibliography CSL_BIBLIOGRAPHY </w:instrText>
      </w:r>
      <w:r w:rsidRPr="00C8454F">
        <w:rPr>
          <w:lang w:val="en-GB"/>
        </w:rPr>
        <w:fldChar w:fldCharType="separate"/>
      </w:r>
    </w:p>
    <w:p w14:paraId="35DC94AD" w14:textId="31DE539C" w:rsidR="0062112A" w:rsidRPr="00C8454F" w:rsidRDefault="00CA7CAB" w:rsidP="00491D97">
      <w:pPr>
        <w:tabs>
          <w:tab w:val="left" w:pos="960"/>
        </w:tabs>
        <w:rPr>
          <w:lang w:val="en-GB"/>
        </w:rPr>
      </w:pPr>
      <w:r w:rsidRPr="00C8454F">
        <w:rPr>
          <w:lang w:val="en-GB"/>
        </w:rPr>
        <w:fldChar w:fldCharType="end"/>
      </w:r>
      <w:r w:rsidR="0062112A" w:rsidRPr="00C8454F">
        <w:rPr>
          <w:lang w:val="en-GB"/>
        </w:rPr>
        <w:br w:type="page"/>
      </w:r>
    </w:p>
    <w:p w14:paraId="794B9E4B" w14:textId="00F430E5" w:rsidR="00B26F1F" w:rsidRPr="00C8454F" w:rsidRDefault="00B26F1F" w:rsidP="00B26F1F">
      <w:pPr>
        <w:pStyle w:val="berschrift1"/>
      </w:pPr>
      <w:bookmarkStart w:id="16" w:name="_Toc10188078"/>
      <w:r w:rsidRPr="00C8454F">
        <w:lastRenderedPageBreak/>
        <w:t>Annex</w:t>
      </w:r>
      <w:bookmarkEnd w:id="16"/>
    </w:p>
    <w:sectPr w:rsidR="00B26F1F" w:rsidRPr="00C8454F" w:rsidSect="00F81778">
      <w:footerReference w:type="default" r:id="rId11"/>
      <w:pgSz w:w="11906" w:h="16838"/>
      <w:pgMar w:top="1417" w:right="1417" w:bottom="1134" w:left="1417" w:header="708" w:footer="708" w:gutter="0"/>
      <w:pgNumType w:start="1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christopher.heiden" w:date="2019-05-31T09:08:00Z" w:initials="c">
    <w:p w14:paraId="35DB9C3D" w14:textId="066614E5" w:rsidR="00662078" w:rsidRDefault="00662078">
      <w:pPr>
        <w:pStyle w:val="Kommentartext"/>
      </w:pPr>
      <w:r>
        <w:rPr>
          <w:rStyle w:val="Kommentarzeichen"/>
        </w:rPr>
        <w:annotationRef/>
      </w:r>
      <w:r>
        <w:t xml:space="preserve">Add </w:t>
      </w:r>
      <w:proofErr w:type="spellStart"/>
      <w:r>
        <w:t>submission</w:t>
      </w:r>
      <w:proofErr w:type="spellEnd"/>
      <w:r>
        <w:t xml:space="preserve"> dat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5DB9C3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5DB9C3D" w16cid:durableId="209B6D8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44B4E72" w14:textId="77777777" w:rsidR="007819E9" w:rsidRDefault="007819E9" w:rsidP="00980811">
      <w:pPr>
        <w:spacing w:after="0" w:line="240" w:lineRule="auto"/>
      </w:pPr>
      <w:r>
        <w:separator/>
      </w:r>
    </w:p>
  </w:endnote>
  <w:endnote w:type="continuationSeparator" w:id="0">
    <w:p w14:paraId="0C32CDD0" w14:textId="77777777" w:rsidR="007819E9" w:rsidRDefault="007819E9" w:rsidP="009808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Frutiger LT Pro 57 Condensed">
    <w:panose1 w:val="020B0606020204020204"/>
    <w:charset w:val="00"/>
    <w:family w:val="swiss"/>
    <w:pitch w:val="variable"/>
    <w:sig w:usb0="A00000AF" w:usb1="5000204A" w:usb2="00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74726151"/>
      <w:docPartObj>
        <w:docPartGallery w:val="Page Numbers (Bottom of Page)"/>
        <w:docPartUnique/>
      </w:docPartObj>
    </w:sdtPr>
    <w:sdtEndPr/>
    <w:sdtContent>
      <w:p w14:paraId="3E390B4E" w14:textId="08C1F6AB" w:rsidR="00603CF3" w:rsidRDefault="00A63EC0">
        <w:pPr>
          <w:pStyle w:val="Fuzeile"/>
          <w:jc w:val="right"/>
        </w:pPr>
        <w:r>
          <w:t>Page</w:t>
        </w:r>
        <w:r w:rsidR="00603CF3">
          <w:t xml:space="preserve"> | </w:t>
        </w:r>
        <w:r w:rsidR="00603CF3">
          <w:fldChar w:fldCharType="begin"/>
        </w:r>
        <w:r w:rsidR="00603CF3">
          <w:instrText>PAGE   \* MERGEFORMAT</w:instrText>
        </w:r>
        <w:r w:rsidR="00603CF3">
          <w:fldChar w:fldCharType="separate"/>
        </w:r>
        <w:r w:rsidR="00603CF3">
          <w:t>2</w:t>
        </w:r>
        <w:r w:rsidR="00603CF3">
          <w:fldChar w:fldCharType="end"/>
        </w:r>
        <w:r w:rsidR="00603CF3">
          <w:t xml:space="preserve"> </w: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9ACD93" w14:textId="77777777" w:rsidR="007819E9" w:rsidRDefault="007819E9" w:rsidP="00980811">
      <w:pPr>
        <w:spacing w:after="0" w:line="240" w:lineRule="auto"/>
      </w:pPr>
      <w:r>
        <w:separator/>
      </w:r>
    </w:p>
  </w:footnote>
  <w:footnote w:type="continuationSeparator" w:id="0">
    <w:p w14:paraId="52CC3A05" w14:textId="77777777" w:rsidR="007819E9" w:rsidRDefault="007819E9" w:rsidP="0098081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C521D5"/>
    <w:multiLevelType w:val="hybridMultilevel"/>
    <w:tmpl w:val="29A294D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BC96966"/>
    <w:multiLevelType w:val="hybridMultilevel"/>
    <w:tmpl w:val="BB369B22"/>
    <w:lvl w:ilvl="0" w:tplc="7C02DFDC">
      <w:start w:val="3"/>
      <w:numFmt w:val="decimal"/>
      <w:lvlText w:val="%1"/>
      <w:lvlJc w:val="left"/>
      <w:pPr>
        <w:ind w:left="720" w:hanging="360"/>
      </w:pPr>
      <w:rPr>
        <w:rFonts w:eastAsiaTheme="minorHAnsi" w:hint="default"/>
        <w:b/>
        <w:color w:val="0563C1" w:themeColor="hyperlink"/>
        <w:sz w:val="28"/>
        <w:u w:val="single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AC11F76"/>
    <w:multiLevelType w:val="multilevel"/>
    <w:tmpl w:val="00B8F94E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ristopher.heiden">
    <w15:presenceInfo w15:providerId="None" w15:userId="christopher.heide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608F5"/>
    <w:rsid w:val="00000440"/>
    <w:rsid w:val="00006EE9"/>
    <w:rsid w:val="00015E40"/>
    <w:rsid w:val="000278CC"/>
    <w:rsid w:val="00050E0F"/>
    <w:rsid w:val="00052768"/>
    <w:rsid w:val="00057912"/>
    <w:rsid w:val="000579A5"/>
    <w:rsid w:val="000579F9"/>
    <w:rsid w:val="00065AB4"/>
    <w:rsid w:val="00066D4F"/>
    <w:rsid w:val="0007594C"/>
    <w:rsid w:val="00080CDA"/>
    <w:rsid w:val="00082059"/>
    <w:rsid w:val="00083062"/>
    <w:rsid w:val="000868E2"/>
    <w:rsid w:val="00092DEF"/>
    <w:rsid w:val="000952FE"/>
    <w:rsid w:val="000957C2"/>
    <w:rsid w:val="000A6F0A"/>
    <w:rsid w:val="000C6EB7"/>
    <w:rsid w:val="000E23CF"/>
    <w:rsid w:val="000E4622"/>
    <w:rsid w:val="000F06C0"/>
    <w:rsid w:val="000F25CC"/>
    <w:rsid w:val="000F2880"/>
    <w:rsid w:val="00111CAF"/>
    <w:rsid w:val="00111F38"/>
    <w:rsid w:val="001302AE"/>
    <w:rsid w:val="0013474E"/>
    <w:rsid w:val="001437EE"/>
    <w:rsid w:val="0015198C"/>
    <w:rsid w:val="00152D7A"/>
    <w:rsid w:val="001578D8"/>
    <w:rsid w:val="00160B55"/>
    <w:rsid w:val="00162BB7"/>
    <w:rsid w:val="00163BD0"/>
    <w:rsid w:val="00163FB9"/>
    <w:rsid w:val="00172516"/>
    <w:rsid w:val="001809DD"/>
    <w:rsid w:val="00180FF2"/>
    <w:rsid w:val="001841AD"/>
    <w:rsid w:val="00184EB7"/>
    <w:rsid w:val="001931B7"/>
    <w:rsid w:val="001A5E09"/>
    <w:rsid w:val="001B43FF"/>
    <w:rsid w:val="001B6FB1"/>
    <w:rsid w:val="001C1E9A"/>
    <w:rsid w:val="001C4405"/>
    <w:rsid w:val="001D2CE2"/>
    <w:rsid w:val="001D480F"/>
    <w:rsid w:val="001D5197"/>
    <w:rsid w:val="001E05DD"/>
    <w:rsid w:val="001E280F"/>
    <w:rsid w:val="001E3A57"/>
    <w:rsid w:val="00212E01"/>
    <w:rsid w:val="0021518C"/>
    <w:rsid w:val="00217407"/>
    <w:rsid w:val="00223E8B"/>
    <w:rsid w:val="00224F07"/>
    <w:rsid w:val="00227F99"/>
    <w:rsid w:val="002315A6"/>
    <w:rsid w:val="00236EC2"/>
    <w:rsid w:val="00240B08"/>
    <w:rsid w:val="002464D8"/>
    <w:rsid w:val="00247326"/>
    <w:rsid w:val="00250AF8"/>
    <w:rsid w:val="002566FA"/>
    <w:rsid w:val="00262D07"/>
    <w:rsid w:val="00264958"/>
    <w:rsid w:val="00264E7E"/>
    <w:rsid w:val="00274402"/>
    <w:rsid w:val="00282433"/>
    <w:rsid w:val="0029080F"/>
    <w:rsid w:val="00291D83"/>
    <w:rsid w:val="002A54B8"/>
    <w:rsid w:val="002A6F82"/>
    <w:rsid w:val="002B064A"/>
    <w:rsid w:val="002B314F"/>
    <w:rsid w:val="002B58A1"/>
    <w:rsid w:val="002C0BF9"/>
    <w:rsid w:val="002C1A14"/>
    <w:rsid w:val="002C69AD"/>
    <w:rsid w:val="002D272E"/>
    <w:rsid w:val="002D34D4"/>
    <w:rsid w:val="002E1C1C"/>
    <w:rsid w:val="002E5819"/>
    <w:rsid w:val="002F0FFA"/>
    <w:rsid w:val="002F121D"/>
    <w:rsid w:val="002F4953"/>
    <w:rsid w:val="00326260"/>
    <w:rsid w:val="003270C0"/>
    <w:rsid w:val="00336F58"/>
    <w:rsid w:val="003430C9"/>
    <w:rsid w:val="00353183"/>
    <w:rsid w:val="00371FD9"/>
    <w:rsid w:val="0037388F"/>
    <w:rsid w:val="00373C0D"/>
    <w:rsid w:val="00391CD4"/>
    <w:rsid w:val="00391EBE"/>
    <w:rsid w:val="003944B8"/>
    <w:rsid w:val="003A05C1"/>
    <w:rsid w:val="003A5341"/>
    <w:rsid w:val="003A5754"/>
    <w:rsid w:val="003B11C6"/>
    <w:rsid w:val="003C26B2"/>
    <w:rsid w:val="003C26F6"/>
    <w:rsid w:val="003D32F6"/>
    <w:rsid w:val="003E345F"/>
    <w:rsid w:val="003F28F2"/>
    <w:rsid w:val="004034C6"/>
    <w:rsid w:val="00404FA9"/>
    <w:rsid w:val="00406FF6"/>
    <w:rsid w:val="00414B0F"/>
    <w:rsid w:val="00421670"/>
    <w:rsid w:val="0042180C"/>
    <w:rsid w:val="00421B05"/>
    <w:rsid w:val="0042763B"/>
    <w:rsid w:val="004442B9"/>
    <w:rsid w:val="00447D0A"/>
    <w:rsid w:val="00456570"/>
    <w:rsid w:val="004612F7"/>
    <w:rsid w:val="004652C7"/>
    <w:rsid w:val="00470B25"/>
    <w:rsid w:val="004801C9"/>
    <w:rsid w:val="004830BA"/>
    <w:rsid w:val="00484F38"/>
    <w:rsid w:val="00486EDE"/>
    <w:rsid w:val="00491D97"/>
    <w:rsid w:val="004945AB"/>
    <w:rsid w:val="0049518B"/>
    <w:rsid w:val="004A5EF1"/>
    <w:rsid w:val="004A6BFC"/>
    <w:rsid w:val="004B38AD"/>
    <w:rsid w:val="004C4742"/>
    <w:rsid w:val="004D0012"/>
    <w:rsid w:val="004D0086"/>
    <w:rsid w:val="004F51D5"/>
    <w:rsid w:val="004F6F81"/>
    <w:rsid w:val="004F7082"/>
    <w:rsid w:val="00510397"/>
    <w:rsid w:val="00510E6D"/>
    <w:rsid w:val="00531C41"/>
    <w:rsid w:val="005356D0"/>
    <w:rsid w:val="00543E9C"/>
    <w:rsid w:val="005569C5"/>
    <w:rsid w:val="00560633"/>
    <w:rsid w:val="00561EBB"/>
    <w:rsid w:val="00565725"/>
    <w:rsid w:val="00566311"/>
    <w:rsid w:val="00570EDB"/>
    <w:rsid w:val="00573DC8"/>
    <w:rsid w:val="0058496A"/>
    <w:rsid w:val="0059213D"/>
    <w:rsid w:val="00596FFB"/>
    <w:rsid w:val="005A4A1C"/>
    <w:rsid w:val="005B4E14"/>
    <w:rsid w:val="005C5EF1"/>
    <w:rsid w:val="005C64CE"/>
    <w:rsid w:val="005D0363"/>
    <w:rsid w:val="005D6390"/>
    <w:rsid w:val="005E0371"/>
    <w:rsid w:val="005E1674"/>
    <w:rsid w:val="005E1CFA"/>
    <w:rsid w:val="00602E10"/>
    <w:rsid w:val="00603CF3"/>
    <w:rsid w:val="0060508B"/>
    <w:rsid w:val="006109C7"/>
    <w:rsid w:val="006139D1"/>
    <w:rsid w:val="0062112A"/>
    <w:rsid w:val="00646BD1"/>
    <w:rsid w:val="0065087C"/>
    <w:rsid w:val="0065480F"/>
    <w:rsid w:val="00660759"/>
    <w:rsid w:val="006608F5"/>
    <w:rsid w:val="00662078"/>
    <w:rsid w:val="0066490E"/>
    <w:rsid w:val="00665307"/>
    <w:rsid w:val="00671C37"/>
    <w:rsid w:val="00675177"/>
    <w:rsid w:val="0068359D"/>
    <w:rsid w:val="00683F7B"/>
    <w:rsid w:val="006877D7"/>
    <w:rsid w:val="006A02FB"/>
    <w:rsid w:val="006A3F54"/>
    <w:rsid w:val="006C75F5"/>
    <w:rsid w:val="006E1469"/>
    <w:rsid w:val="006E2053"/>
    <w:rsid w:val="00700082"/>
    <w:rsid w:val="007001CC"/>
    <w:rsid w:val="00702F50"/>
    <w:rsid w:val="00712A08"/>
    <w:rsid w:val="00713A58"/>
    <w:rsid w:val="00716557"/>
    <w:rsid w:val="00727285"/>
    <w:rsid w:val="0074649F"/>
    <w:rsid w:val="00751D48"/>
    <w:rsid w:val="00755DC1"/>
    <w:rsid w:val="00767F7A"/>
    <w:rsid w:val="00771BF2"/>
    <w:rsid w:val="00776AED"/>
    <w:rsid w:val="00780B50"/>
    <w:rsid w:val="00780F8E"/>
    <w:rsid w:val="007813CA"/>
    <w:rsid w:val="007819E9"/>
    <w:rsid w:val="0078317F"/>
    <w:rsid w:val="00786EC5"/>
    <w:rsid w:val="00790DD4"/>
    <w:rsid w:val="00792A31"/>
    <w:rsid w:val="007935E0"/>
    <w:rsid w:val="00795AE4"/>
    <w:rsid w:val="007A16AD"/>
    <w:rsid w:val="007A320E"/>
    <w:rsid w:val="007B3491"/>
    <w:rsid w:val="007B70DA"/>
    <w:rsid w:val="007B7565"/>
    <w:rsid w:val="007B7F01"/>
    <w:rsid w:val="007C1DC3"/>
    <w:rsid w:val="007C2353"/>
    <w:rsid w:val="007C25C9"/>
    <w:rsid w:val="007D5930"/>
    <w:rsid w:val="007F62CB"/>
    <w:rsid w:val="008002DE"/>
    <w:rsid w:val="00807E43"/>
    <w:rsid w:val="00812D14"/>
    <w:rsid w:val="008159DD"/>
    <w:rsid w:val="00817144"/>
    <w:rsid w:val="00826F24"/>
    <w:rsid w:val="00830E68"/>
    <w:rsid w:val="00834C5E"/>
    <w:rsid w:val="00836887"/>
    <w:rsid w:val="0084004D"/>
    <w:rsid w:val="00841445"/>
    <w:rsid w:val="008457BC"/>
    <w:rsid w:val="008513DA"/>
    <w:rsid w:val="00853AED"/>
    <w:rsid w:val="00863034"/>
    <w:rsid w:val="00864799"/>
    <w:rsid w:val="00884559"/>
    <w:rsid w:val="00890A93"/>
    <w:rsid w:val="008912AD"/>
    <w:rsid w:val="00895E68"/>
    <w:rsid w:val="00896D47"/>
    <w:rsid w:val="008B3A4D"/>
    <w:rsid w:val="008B56F5"/>
    <w:rsid w:val="008C417B"/>
    <w:rsid w:val="008C6128"/>
    <w:rsid w:val="008E211C"/>
    <w:rsid w:val="00900E3A"/>
    <w:rsid w:val="0090649A"/>
    <w:rsid w:val="00907839"/>
    <w:rsid w:val="00910B46"/>
    <w:rsid w:val="009126D1"/>
    <w:rsid w:val="0092158C"/>
    <w:rsid w:val="00921AD1"/>
    <w:rsid w:val="00921F88"/>
    <w:rsid w:val="00923BD7"/>
    <w:rsid w:val="00931DE5"/>
    <w:rsid w:val="009340DB"/>
    <w:rsid w:val="009366C4"/>
    <w:rsid w:val="00937E43"/>
    <w:rsid w:val="0095403B"/>
    <w:rsid w:val="00961339"/>
    <w:rsid w:val="00963021"/>
    <w:rsid w:val="00972442"/>
    <w:rsid w:val="00974CAB"/>
    <w:rsid w:val="009768AB"/>
    <w:rsid w:val="00977659"/>
    <w:rsid w:val="00980811"/>
    <w:rsid w:val="00980FCD"/>
    <w:rsid w:val="00990AB8"/>
    <w:rsid w:val="00993218"/>
    <w:rsid w:val="009B375C"/>
    <w:rsid w:val="009C18F7"/>
    <w:rsid w:val="009C6107"/>
    <w:rsid w:val="009D2FBA"/>
    <w:rsid w:val="009F1723"/>
    <w:rsid w:val="00A0160C"/>
    <w:rsid w:val="00A03A1E"/>
    <w:rsid w:val="00A06E45"/>
    <w:rsid w:val="00A139AA"/>
    <w:rsid w:val="00A318F3"/>
    <w:rsid w:val="00A34D51"/>
    <w:rsid w:val="00A4072E"/>
    <w:rsid w:val="00A40B3B"/>
    <w:rsid w:val="00A45B32"/>
    <w:rsid w:val="00A54C6A"/>
    <w:rsid w:val="00A6131F"/>
    <w:rsid w:val="00A63EC0"/>
    <w:rsid w:val="00A81505"/>
    <w:rsid w:val="00A85C66"/>
    <w:rsid w:val="00A94F3B"/>
    <w:rsid w:val="00A96469"/>
    <w:rsid w:val="00AB4A66"/>
    <w:rsid w:val="00AC5AB0"/>
    <w:rsid w:val="00AC7CD7"/>
    <w:rsid w:val="00AD6535"/>
    <w:rsid w:val="00AD6801"/>
    <w:rsid w:val="00AD6FE8"/>
    <w:rsid w:val="00AE2D43"/>
    <w:rsid w:val="00AE618D"/>
    <w:rsid w:val="00B06423"/>
    <w:rsid w:val="00B1707E"/>
    <w:rsid w:val="00B17932"/>
    <w:rsid w:val="00B216E0"/>
    <w:rsid w:val="00B26DB5"/>
    <w:rsid w:val="00B26F1F"/>
    <w:rsid w:val="00B423B7"/>
    <w:rsid w:val="00B505C5"/>
    <w:rsid w:val="00B63C4D"/>
    <w:rsid w:val="00B63D59"/>
    <w:rsid w:val="00B708D1"/>
    <w:rsid w:val="00B74D75"/>
    <w:rsid w:val="00B775A0"/>
    <w:rsid w:val="00B94497"/>
    <w:rsid w:val="00BA2875"/>
    <w:rsid w:val="00BB1261"/>
    <w:rsid w:val="00BC5EFF"/>
    <w:rsid w:val="00BC690C"/>
    <w:rsid w:val="00BC6B66"/>
    <w:rsid w:val="00BD67EB"/>
    <w:rsid w:val="00BF28D9"/>
    <w:rsid w:val="00BF2DF5"/>
    <w:rsid w:val="00BF3689"/>
    <w:rsid w:val="00BF5B76"/>
    <w:rsid w:val="00C00904"/>
    <w:rsid w:val="00C02903"/>
    <w:rsid w:val="00C0291B"/>
    <w:rsid w:val="00C07BB2"/>
    <w:rsid w:val="00C1421F"/>
    <w:rsid w:val="00C33DB4"/>
    <w:rsid w:val="00C371C6"/>
    <w:rsid w:val="00C40AFF"/>
    <w:rsid w:val="00C426AA"/>
    <w:rsid w:val="00C46BC2"/>
    <w:rsid w:val="00C52811"/>
    <w:rsid w:val="00C53903"/>
    <w:rsid w:val="00C61EFB"/>
    <w:rsid w:val="00C81CE4"/>
    <w:rsid w:val="00C820AD"/>
    <w:rsid w:val="00C83D26"/>
    <w:rsid w:val="00C8454F"/>
    <w:rsid w:val="00C96E7C"/>
    <w:rsid w:val="00CA09FD"/>
    <w:rsid w:val="00CA715D"/>
    <w:rsid w:val="00CA7CAB"/>
    <w:rsid w:val="00CB25C6"/>
    <w:rsid w:val="00CB54CD"/>
    <w:rsid w:val="00CC09CC"/>
    <w:rsid w:val="00CC58A5"/>
    <w:rsid w:val="00CD1EB4"/>
    <w:rsid w:val="00CF189A"/>
    <w:rsid w:val="00CF3E44"/>
    <w:rsid w:val="00CF538C"/>
    <w:rsid w:val="00CF7F68"/>
    <w:rsid w:val="00D17108"/>
    <w:rsid w:val="00D222C3"/>
    <w:rsid w:val="00D23E8F"/>
    <w:rsid w:val="00D247D5"/>
    <w:rsid w:val="00D261BD"/>
    <w:rsid w:val="00D33B9C"/>
    <w:rsid w:val="00D35A46"/>
    <w:rsid w:val="00D36CA0"/>
    <w:rsid w:val="00D417B3"/>
    <w:rsid w:val="00D45A14"/>
    <w:rsid w:val="00D56F2C"/>
    <w:rsid w:val="00D63E91"/>
    <w:rsid w:val="00D65E8F"/>
    <w:rsid w:val="00D76A57"/>
    <w:rsid w:val="00D8369E"/>
    <w:rsid w:val="00D8480F"/>
    <w:rsid w:val="00D86BA0"/>
    <w:rsid w:val="00D92322"/>
    <w:rsid w:val="00DA2EE0"/>
    <w:rsid w:val="00DA673E"/>
    <w:rsid w:val="00DB57AD"/>
    <w:rsid w:val="00DC0A5E"/>
    <w:rsid w:val="00DC105B"/>
    <w:rsid w:val="00DC46F7"/>
    <w:rsid w:val="00DD6FAA"/>
    <w:rsid w:val="00DF0D2B"/>
    <w:rsid w:val="00DF2354"/>
    <w:rsid w:val="00DF26F2"/>
    <w:rsid w:val="00E2116F"/>
    <w:rsid w:val="00E24A83"/>
    <w:rsid w:val="00E37C94"/>
    <w:rsid w:val="00E44250"/>
    <w:rsid w:val="00E569AB"/>
    <w:rsid w:val="00E631F7"/>
    <w:rsid w:val="00E63C3F"/>
    <w:rsid w:val="00E71E10"/>
    <w:rsid w:val="00E76EB8"/>
    <w:rsid w:val="00E84801"/>
    <w:rsid w:val="00E87C9C"/>
    <w:rsid w:val="00E92B50"/>
    <w:rsid w:val="00EA03F1"/>
    <w:rsid w:val="00EA2555"/>
    <w:rsid w:val="00EA32F1"/>
    <w:rsid w:val="00EB175B"/>
    <w:rsid w:val="00EB1D2A"/>
    <w:rsid w:val="00EB4817"/>
    <w:rsid w:val="00EC1B8B"/>
    <w:rsid w:val="00EC6B91"/>
    <w:rsid w:val="00ED4FDB"/>
    <w:rsid w:val="00EE2192"/>
    <w:rsid w:val="00EE4906"/>
    <w:rsid w:val="00EF0392"/>
    <w:rsid w:val="00EF7F2E"/>
    <w:rsid w:val="00F074F3"/>
    <w:rsid w:val="00F21160"/>
    <w:rsid w:val="00F23BE8"/>
    <w:rsid w:val="00F243D7"/>
    <w:rsid w:val="00F25451"/>
    <w:rsid w:val="00F26768"/>
    <w:rsid w:val="00F27348"/>
    <w:rsid w:val="00F33C00"/>
    <w:rsid w:val="00F4447F"/>
    <w:rsid w:val="00F44725"/>
    <w:rsid w:val="00F54D69"/>
    <w:rsid w:val="00F56084"/>
    <w:rsid w:val="00F62AA3"/>
    <w:rsid w:val="00F71392"/>
    <w:rsid w:val="00F72DF8"/>
    <w:rsid w:val="00F77F5C"/>
    <w:rsid w:val="00F81778"/>
    <w:rsid w:val="00F825A4"/>
    <w:rsid w:val="00FA3A91"/>
    <w:rsid w:val="00FA5C60"/>
    <w:rsid w:val="00FB1188"/>
    <w:rsid w:val="00FD0CDA"/>
    <w:rsid w:val="00FD1B16"/>
    <w:rsid w:val="00FD28A9"/>
    <w:rsid w:val="00FE09F9"/>
    <w:rsid w:val="00FE1826"/>
    <w:rsid w:val="00FE5ADC"/>
    <w:rsid w:val="00FE6434"/>
    <w:rsid w:val="00FF75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2EE4C3F"/>
  <w15:chartTrackingRefBased/>
  <w15:docId w15:val="{6C6BF97C-8559-45C6-8701-924955A755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Frutiger LT Pro 57 Condensed" w:eastAsiaTheme="minorHAnsi" w:hAnsi="Frutiger LT Pro 57 Condensed" w:cstheme="minorBidi"/>
        <w:sz w:val="24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autoRedefine/>
    <w:uiPriority w:val="9"/>
    <w:qFormat/>
    <w:rsid w:val="0021518C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sz w:val="36"/>
      <w:szCs w:val="32"/>
      <w:lang w:val="en-GB"/>
    </w:rPr>
  </w:style>
  <w:style w:type="paragraph" w:styleId="berschrift2">
    <w:name w:val="heading 2"/>
    <w:basedOn w:val="Standard"/>
    <w:next w:val="Standard"/>
    <w:link w:val="berschrift2Zchn"/>
    <w:autoRedefine/>
    <w:uiPriority w:val="9"/>
    <w:unhideWhenUsed/>
    <w:qFormat/>
    <w:rsid w:val="00491D97"/>
    <w:pPr>
      <w:keepNext/>
      <w:keepLines/>
      <w:numPr>
        <w:ilvl w:val="1"/>
        <w:numId w:val="1"/>
      </w:numPr>
      <w:spacing w:after="200"/>
      <w:outlineLvl w:val="1"/>
    </w:pPr>
    <w:rPr>
      <w:rFonts w:eastAsiaTheme="majorEastAsia" w:cs="Arial"/>
      <w:bCs/>
      <w:color w:val="000000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111CAF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111CAF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111CAF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111CA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111CA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111CA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111CA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CB25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berschrift1Zchn">
    <w:name w:val="Überschrift 1 Zchn"/>
    <w:basedOn w:val="Absatz-Standardschriftart"/>
    <w:link w:val="berschrift1"/>
    <w:uiPriority w:val="9"/>
    <w:rsid w:val="0021518C"/>
    <w:rPr>
      <w:rFonts w:eastAsiaTheme="majorEastAsia" w:cstheme="majorBidi"/>
      <w:sz w:val="36"/>
      <w:szCs w:val="32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491D97"/>
    <w:rPr>
      <w:rFonts w:eastAsiaTheme="majorEastAsia" w:cs="Arial"/>
      <w:bCs/>
      <w:color w:val="000000"/>
      <w:sz w:val="32"/>
      <w:szCs w:val="32"/>
    </w:rPr>
  </w:style>
  <w:style w:type="paragraph" w:styleId="Listenabsatz">
    <w:name w:val="List Paragraph"/>
    <w:basedOn w:val="Standard"/>
    <w:uiPriority w:val="34"/>
    <w:qFormat/>
    <w:rsid w:val="00111CAF"/>
    <w:pPr>
      <w:ind w:left="720"/>
      <w:contextualSpacing/>
    </w:p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111CAF"/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111CAF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111CAF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111CAF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111CAF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111CA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111CA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111CAF"/>
    <w:pPr>
      <w:numPr>
        <w:numId w:val="0"/>
      </w:numPr>
      <w:outlineLvl w:val="9"/>
    </w:pPr>
    <w:rPr>
      <w:rFonts w:asciiTheme="majorHAnsi" w:hAnsiTheme="majorHAnsi"/>
      <w:color w:val="2F5496" w:themeColor="accent1" w:themeShade="BF"/>
      <w:sz w:val="32"/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4F6F81"/>
    <w:pPr>
      <w:tabs>
        <w:tab w:val="left" w:pos="440"/>
        <w:tab w:val="right" w:leader="dot" w:pos="9062"/>
      </w:tabs>
      <w:spacing w:after="100"/>
    </w:pPr>
    <w:rPr>
      <w:b/>
      <w:noProof/>
      <w:color w:val="000000" w:themeColor="text1"/>
      <w:sz w:val="28"/>
      <w:szCs w:val="28"/>
      <w:lang w:val="en-US"/>
    </w:rPr>
  </w:style>
  <w:style w:type="paragraph" w:styleId="Verzeichnis2">
    <w:name w:val="toc 2"/>
    <w:basedOn w:val="Standard"/>
    <w:next w:val="Standard"/>
    <w:autoRedefine/>
    <w:uiPriority w:val="39"/>
    <w:unhideWhenUsed/>
    <w:rsid w:val="00111CAF"/>
    <w:pPr>
      <w:spacing w:after="100"/>
      <w:ind w:left="240"/>
    </w:pPr>
  </w:style>
  <w:style w:type="character" w:styleId="Hyperlink">
    <w:name w:val="Hyperlink"/>
    <w:basedOn w:val="Absatz-Standardschriftart"/>
    <w:uiPriority w:val="99"/>
    <w:unhideWhenUsed/>
    <w:rsid w:val="00111CAF"/>
    <w:rPr>
      <w:color w:val="0563C1" w:themeColor="hyperlink"/>
      <w:u w:val="single"/>
    </w:rPr>
  </w:style>
  <w:style w:type="paragraph" w:styleId="Kopfzeile">
    <w:name w:val="header"/>
    <w:basedOn w:val="Standard"/>
    <w:link w:val="KopfzeileZchn"/>
    <w:uiPriority w:val="99"/>
    <w:unhideWhenUsed/>
    <w:rsid w:val="009808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980811"/>
  </w:style>
  <w:style w:type="paragraph" w:styleId="Fuzeile">
    <w:name w:val="footer"/>
    <w:basedOn w:val="Standard"/>
    <w:link w:val="FuzeileZchn"/>
    <w:uiPriority w:val="99"/>
    <w:unhideWhenUsed/>
    <w:rsid w:val="0098081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980811"/>
  </w:style>
  <w:style w:type="paragraph" w:styleId="Funotentext">
    <w:name w:val="footnote text"/>
    <w:basedOn w:val="Standard"/>
    <w:link w:val="FunotentextZchn"/>
    <w:uiPriority w:val="99"/>
    <w:semiHidden/>
    <w:unhideWhenUsed/>
    <w:rsid w:val="00E569AB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E569AB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E569AB"/>
    <w:rPr>
      <w:vertAlign w:val="superscript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1578D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1578D8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EA03F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apple-tab-span">
    <w:name w:val="apple-tab-span"/>
    <w:basedOn w:val="Absatz-Standardschriftart"/>
    <w:rsid w:val="007C2353"/>
  </w:style>
  <w:style w:type="character" w:styleId="Kommentarzeichen">
    <w:name w:val="annotation reference"/>
    <w:basedOn w:val="Absatz-Standardschriftart"/>
    <w:uiPriority w:val="99"/>
    <w:semiHidden/>
    <w:unhideWhenUsed/>
    <w:rsid w:val="009768AB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768AB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768AB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768AB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768AB"/>
    <w:rPr>
      <w:b/>
      <w:bCs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70008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0A6F0A"/>
    <w:rPr>
      <w:color w:val="605E5C"/>
      <w:shd w:val="clear" w:color="auto" w:fill="E1DFDD"/>
    </w:rPr>
  </w:style>
  <w:style w:type="table" w:styleId="Gitternetztabelle2">
    <w:name w:val="Grid Table 2"/>
    <w:basedOn w:val="NormaleTabelle"/>
    <w:uiPriority w:val="47"/>
    <w:rsid w:val="004F7082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BesuchterLink">
    <w:name w:val="FollowedHyperlink"/>
    <w:basedOn w:val="Absatz-Standardschriftart"/>
    <w:uiPriority w:val="99"/>
    <w:semiHidden/>
    <w:unhideWhenUsed/>
    <w:rsid w:val="002F121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966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86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3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8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648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9998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561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35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025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14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2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15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46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53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4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55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8077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56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508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81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71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33E299-DE96-4C10-B212-6A761D0EFE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6</Words>
  <Characters>1111</Characters>
  <Application>Microsoft Office Word</Application>
  <DocSecurity>0</DocSecurity>
  <Lines>9</Lines>
  <Paragraphs>2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opher.heiden</dc:creator>
  <cp:keywords/>
  <dc:description/>
  <cp:lastModifiedBy>christopher.heiden</cp:lastModifiedBy>
  <cp:revision>9</cp:revision>
  <cp:lastPrinted>2019-04-24T21:21:00Z</cp:lastPrinted>
  <dcterms:created xsi:type="dcterms:W3CDTF">2019-05-31T07:07:00Z</dcterms:created>
  <dcterms:modified xsi:type="dcterms:W3CDTF">2019-06-10T10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28b03b-bad3-3618-8e99-79fa6964c98a</vt:lpwstr>
  </property>
  <property fmtid="{D5CDD505-2E9C-101B-9397-08002B2CF9AE}" pid="24" name="Mendeley Citation Style_1">
    <vt:lpwstr>http://www.zotero.org/styles/ieee</vt:lpwstr>
  </property>
</Properties>
</file>